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F0C6E" w:rsidRDefault="00BF0C6E" w:rsidP="00BF0C6E">
      <w:pPr>
        <w:pStyle w:val="ListParagraph"/>
        <w:tabs>
          <w:tab w:val="left" w:pos="180"/>
          <w:tab w:val="left" w:pos="630"/>
          <w:tab w:val="left" w:pos="810"/>
          <w:tab w:val="left" w:pos="1800"/>
          <w:tab w:val="center" w:pos="3966"/>
          <w:tab w:val="left" w:pos="5760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EF76B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DAFTAR PUSTAKA</w:t>
      </w:r>
    </w:p>
    <w:p w:rsidR="003F4086" w:rsidRDefault="003F4086" w:rsidP="003F4086">
      <w:pPr>
        <w:pStyle w:val="ListParagraph"/>
        <w:tabs>
          <w:tab w:val="left" w:pos="180"/>
          <w:tab w:val="left" w:pos="630"/>
          <w:tab w:val="left" w:pos="810"/>
          <w:tab w:val="left" w:pos="1800"/>
          <w:tab w:val="center" w:pos="3966"/>
          <w:tab w:val="left" w:pos="5760"/>
        </w:tabs>
        <w:spacing w:after="0" w:line="240" w:lineRule="auto"/>
        <w:ind w:left="0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</w:p>
    <w:p w:rsidR="003F4086" w:rsidRDefault="00CC51FA" w:rsidP="000226EE">
      <w:pPr>
        <w:widowControl w:val="0"/>
        <w:autoSpaceDE w:val="0"/>
        <w:autoSpaceDN w:val="0"/>
        <w:adjustRightInd w:val="0"/>
        <w:spacing w:after="0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F408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F4086" w:rsidRPr="003F408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F4086">
        <w:rPr>
          <w:rFonts w:ascii="Times New Roman" w:hAnsi="Times New Roman" w:cs="Times New Roman"/>
          <w:sz w:val="24"/>
          <w:szCs w:val="24"/>
        </w:rPr>
        <w:fldChar w:fldCharType="separate"/>
      </w:r>
      <w:r w:rsidR="003F4086" w:rsidRPr="003F4086">
        <w:rPr>
          <w:rFonts w:ascii="Times New Roman" w:hAnsi="Times New Roman" w:cs="Times New Roman"/>
          <w:noProof/>
          <w:sz w:val="24"/>
          <w:szCs w:val="24"/>
        </w:rPr>
        <w:t xml:space="preserve">Agustini, N. N. M., &amp; Arsani, N. L. K. A. (2013). Infeksi Menular Seksual Dan Kehamilan. </w:t>
      </w:r>
      <w:r w:rsidR="003F4086" w:rsidRPr="003F4086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FMIPA UNDIKSHA III Tahun</w:t>
      </w:r>
      <w:r w:rsidR="003F4086" w:rsidRPr="003F4086">
        <w:rPr>
          <w:rFonts w:ascii="Times New Roman" w:hAnsi="Times New Roman" w:cs="Times New Roman"/>
          <w:noProof/>
          <w:sz w:val="24"/>
          <w:szCs w:val="24"/>
        </w:rPr>
        <w:t>, 304–310.</w:t>
      </w:r>
    </w:p>
    <w:p w:rsidR="000226EE" w:rsidRDefault="000226EE" w:rsidP="000226EE">
      <w:pPr>
        <w:widowControl w:val="0"/>
        <w:autoSpaceDE w:val="0"/>
        <w:autoSpaceDN w:val="0"/>
        <w:adjustRightInd w:val="0"/>
        <w:spacing w:after="0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226EE" w:rsidRPr="000226EE" w:rsidRDefault="00CC51FA" w:rsidP="000226EE">
      <w:pPr>
        <w:widowControl w:val="0"/>
        <w:autoSpaceDE w:val="0"/>
        <w:autoSpaceDN w:val="0"/>
        <w:adjustRightInd w:val="0"/>
        <w:spacing w:after="0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226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226EE" w:rsidRPr="000226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226EE">
        <w:rPr>
          <w:rFonts w:ascii="Times New Roman" w:hAnsi="Times New Roman" w:cs="Times New Roman"/>
          <w:sz w:val="24"/>
          <w:szCs w:val="24"/>
        </w:rPr>
        <w:fldChar w:fldCharType="separate"/>
      </w:r>
      <w:r w:rsidR="000226EE" w:rsidRPr="000226EE">
        <w:rPr>
          <w:rFonts w:ascii="Times New Roman" w:hAnsi="Times New Roman" w:cs="Times New Roman"/>
          <w:noProof/>
          <w:sz w:val="24"/>
          <w:szCs w:val="24"/>
        </w:rPr>
        <w:t xml:space="preserve">Astuti, D. W. I. Y. (2017). </w:t>
      </w:r>
      <w:r w:rsidR="000226EE" w:rsidRPr="000226EE">
        <w:rPr>
          <w:rFonts w:ascii="Times New Roman" w:hAnsi="Times New Roman" w:cs="Times New Roman"/>
          <w:i/>
          <w:iCs/>
          <w:noProof/>
          <w:sz w:val="24"/>
          <w:szCs w:val="24"/>
        </w:rPr>
        <w:t>DI PUSKESMAS SLEMAN TAHUN 2016 POLITEKNIK KESEHATAN KEMENTERIAN KESEHATAN</w:t>
      </w:r>
      <w:r w:rsidR="000226EE" w:rsidRPr="000226EE">
        <w:rPr>
          <w:rFonts w:ascii="Times New Roman" w:hAnsi="Times New Roman" w:cs="Times New Roman"/>
          <w:noProof/>
          <w:sz w:val="24"/>
          <w:szCs w:val="24"/>
        </w:rPr>
        <w:t>. http://eprints.poltekkesjogja.ac.id/1653/1/SKRIPSI UTUH OKE.pdf</w:t>
      </w:r>
    </w:p>
    <w:p w:rsidR="000226EE" w:rsidRPr="000226EE" w:rsidRDefault="000226EE" w:rsidP="000226EE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226EE" w:rsidRPr="000226EE" w:rsidRDefault="00CC51FA" w:rsidP="000226EE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226EE">
        <w:rPr>
          <w:rFonts w:ascii="Times New Roman" w:hAnsi="Times New Roman" w:cs="Times New Roman"/>
          <w:sz w:val="24"/>
          <w:szCs w:val="24"/>
        </w:rPr>
        <w:fldChar w:fldCharType="end"/>
      </w:r>
    </w:p>
    <w:p w:rsidR="00BF0C6E" w:rsidRPr="003F4086" w:rsidRDefault="00CC51FA" w:rsidP="000226EE">
      <w:pPr>
        <w:pStyle w:val="ListParagraph"/>
        <w:tabs>
          <w:tab w:val="left" w:pos="180"/>
          <w:tab w:val="left" w:pos="630"/>
          <w:tab w:val="left" w:pos="810"/>
          <w:tab w:val="left" w:pos="1800"/>
          <w:tab w:val="center" w:pos="3966"/>
          <w:tab w:val="left" w:pos="5760"/>
        </w:tabs>
        <w:spacing w:after="0"/>
        <w:ind w:left="990" w:hanging="450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3F4086">
        <w:rPr>
          <w:rFonts w:ascii="Times New Roman" w:hAnsi="Times New Roman" w:cs="Times New Roman"/>
          <w:sz w:val="24"/>
          <w:szCs w:val="24"/>
        </w:rPr>
        <w:fldChar w:fldCharType="end"/>
      </w:r>
      <w:r w:rsidR="00BF0C6E">
        <w:rPr>
          <w:rFonts w:ascii="Times New Roman" w:hAnsi="Times New Roman" w:cs="Times New Roman"/>
          <w:color w:val="000000" w:themeColor="text1"/>
          <w:sz w:val="24"/>
          <w:szCs w:val="24"/>
        </w:rPr>
        <w:t>Buku Materi Promosi dan Konseling Kesehatan Reproduksi, DITKESPRO BKKBN 2016</w:t>
      </w:r>
    </w:p>
    <w:p w:rsidR="00BF0C6E" w:rsidRDefault="00BF0C6E" w:rsidP="000226EE">
      <w:pPr>
        <w:widowControl w:val="0"/>
        <w:autoSpaceDE w:val="0"/>
        <w:autoSpaceDN w:val="0"/>
        <w:adjustRightInd w:val="0"/>
        <w:spacing w:after="0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Default="00CC51FA" w:rsidP="000226E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BF0C6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F0C6E" w:rsidRPr="001011F4">
        <w:rPr>
          <w:rFonts w:ascii="Times New Roman" w:hAnsi="Times New Roman" w:cs="Times New Roman"/>
          <w:noProof/>
          <w:sz w:val="24"/>
          <w:szCs w:val="24"/>
        </w:rPr>
        <w:t xml:space="preserve">Darmawan, H., Purwoko, I. H., &amp; Devi, M. (2020). Sifilis Pada Kehamilan. </w:t>
      </w:r>
      <w:r w:rsidR="00BF0C6E"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Sriwijaya Journal of Medicine</w:t>
      </w:r>
      <w:r w:rsidR="00BF0C6E" w:rsidRPr="001011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F0C6E"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BF0C6E" w:rsidRPr="001011F4">
        <w:rPr>
          <w:rFonts w:ascii="Times New Roman" w:hAnsi="Times New Roman" w:cs="Times New Roman"/>
          <w:noProof/>
          <w:sz w:val="24"/>
          <w:szCs w:val="24"/>
        </w:rPr>
        <w:t>(1), 73–83. https://doi.org/10.32539/sjm.v3i1.70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55691" w:rsidRPr="001011F4" w:rsidRDefault="00155691" w:rsidP="00155691">
      <w:pPr>
        <w:widowControl w:val="0"/>
        <w:autoSpaceDE w:val="0"/>
        <w:autoSpaceDN w:val="0"/>
        <w:adjustRightInd w:val="0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artiwen. (2018). </w:t>
      </w:r>
      <w:r w:rsidRPr="00155691">
        <w:rPr>
          <w:rFonts w:ascii="Times New Roman" w:hAnsi="Times New Roman" w:cs="Times New Roman"/>
          <w:i/>
          <w:noProof/>
          <w:sz w:val="24"/>
          <w:szCs w:val="24"/>
        </w:rPr>
        <w:t>Analisis Faktor Yang Berhubungan Dengan Kejadian Infeksi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155691">
        <w:rPr>
          <w:rFonts w:ascii="Times New Roman" w:hAnsi="Times New Roman" w:cs="Times New Roman"/>
          <w:i/>
          <w:noProof/>
          <w:sz w:val="24"/>
          <w:szCs w:val="24"/>
        </w:rPr>
        <w:t>Menular Seksual (Ims) Pada Ibu Hamil Di Wilayah Kerja Puskesmas Jatibarang Kabupaten Indramayu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155691">
        <w:rPr>
          <w:rFonts w:ascii="Calibri" w:hAnsi="Calibri" w:cs="Calibri"/>
          <w:i/>
          <w:iCs/>
          <w:noProof/>
          <w:szCs w:val="24"/>
        </w:rPr>
        <w:t xml:space="preserve"> </w:t>
      </w:r>
      <w:r w:rsidRPr="00155691">
        <w:rPr>
          <w:rFonts w:ascii="Times New Roman" w:hAnsi="Times New Roman" w:cs="Times New Roman"/>
          <w:i/>
          <w:iCs/>
          <w:noProof/>
          <w:sz w:val="24"/>
          <w:szCs w:val="24"/>
        </w:rPr>
        <w:t>SURYA 8 Vol. 10, No. 03, Desember 2018</w:t>
      </w:r>
      <w:r w:rsidRPr="00155691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155691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155691">
        <w:rPr>
          <w:rFonts w:ascii="Times New Roman" w:hAnsi="Times New Roman" w:cs="Times New Roman"/>
          <w:noProof/>
          <w:sz w:val="24"/>
          <w:szCs w:val="24"/>
        </w:rPr>
        <w:t>(03), 8–14.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Direktorat Jenderal Pengendalian Penyakit dan Penyehatan Lingkungan. (2016). Pedoman Nasional Penanganan INFEKSI MENULAR SEKSUAL. In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Kesmas: National Public Health Journal</w:t>
      </w:r>
      <w:r w:rsidRPr="001011F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Harry Setiawan. (2013).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Ir - Perpustakaan Universitas Airlangga Tesis Ir - Perpustakaan Universitas Airlangga</w:t>
      </w:r>
      <w:r w:rsidRPr="001011F4">
        <w:rPr>
          <w:rFonts w:ascii="Times New Roman" w:hAnsi="Times New Roman" w:cs="Times New Roman"/>
          <w:noProof/>
          <w:sz w:val="24"/>
          <w:szCs w:val="24"/>
        </w:rPr>
        <w:t>. 1–8.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Kementerian Kesehatan Republik Indonesia. (2013). Pedoman Tatalaksana Sifilis untuk Pengendalian Sifilis di Layanan Kesehatan Dasar.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Direktorat Jenderal Pengendalian Penyakit Dan Penyehatan Lingkungan</w:t>
      </w:r>
      <w:r w:rsidRPr="001011F4">
        <w:rPr>
          <w:rFonts w:ascii="Times New Roman" w:hAnsi="Times New Roman" w:cs="Times New Roman"/>
          <w:noProof/>
          <w:sz w:val="24"/>
          <w:szCs w:val="24"/>
        </w:rPr>
        <w:t>, 1.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716CE" w:rsidRPr="00A672E1" w:rsidRDefault="00B716CE" w:rsidP="00A672E1">
      <w:pPr>
        <w:widowControl w:val="0"/>
        <w:autoSpaceDE w:val="0"/>
        <w:autoSpaceDN w:val="0"/>
        <w:adjustRightInd w:val="0"/>
        <w:spacing w:after="0" w:line="36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mentrian Kesehatan Republik Indonesia. (2015). </w:t>
      </w:r>
      <w:r w:rsidRPr="00B716C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doman Manajemen Program Pencegahan Penularan HIV Dan Sifilis Dari Ibu Ke Ana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 Jakarta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oatmodjo. S. 2007. </w:t>
      </w:r>
      <w:r w:rsidRPr="001011F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mosi Kesehatan dan Ilmu Perilaku</w:t>
      </w: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. Jakarta : Rineka Cipta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Default="00DB3792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softHyphen/>
      </w:r>
      <w:r w:rsidRPr="00DB379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Notoatmodjo. S</w:t>
      </w:r>
      <w:r w:rsidR="00BF0C6E"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0. </w:t>
      </w:r>
      <w:r w:rsidR="00BF0C6E" w:rsidRPr="001011F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lmu Perilaku Kesehatan</w:t>
      </w:r>
      <w:r w:rsidR="00BF0C6E"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. Jakarta : Rineka Cipta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Default="00DB3792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Notoatmodjo. S</w:t>
      </w:r>
      <w:r w:rsidR="00BF0C6E"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F0C6E" w:rsidRPr="001011F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ologi Penelitian Kesehatan</w:t>
      </w:r>
      <w:r w:rsidR="00BF0C6E"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. Jakarta : Rineka Cipta</w:t>
      </w:r>
    </w:p>
    <w:p w:rsidR="00DB3792" w:rsidRDefault="00DB3792" w:rsidP="00DB3792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B3792" w:rsidRPr="00DB3792" w:rsidRDefault="00DB3792" w:rsidP="00DB3792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B3792">
        <w:rPr>
          <w:rFonts w:ascii="Times New Roman" w:hAnsi="Times New Roman" w:cs="Times New Roman"/>
          <w:sz w:val="24"/>
          <w:szCs w:val="24"/>
        </w:rPr>
        <w:t>Novitasari, P. (2016). Gambaran Karakteristik Ibu Hamil yang Mengalami IMS di Puskesmas Cangkringan Kabupaten Sleman Yogyakarta.</w:t>
      </w:r>
    </w:p>
    <w:p w:rsidR="00B716CE" w:rsidRPr="001011F4" w:rsidRDefault="00B716CE" w:rsidP="00B716CE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Pitaloka, L. (2020).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Literature Review Implementasi Program Triple Eliminasi Penularan Infeksi Ibu Ke Anak</w:t>
      </w:r>
      <w:r w:rsidRPr="001011F4">
        <w:rPr>
          <w:rFonts w:ascii="Times New Roman" w:hAnsi="Times New Roman" w:cs="Times New Roman"/>
          <w:noProof/>
          <w:sz w:val="24"/>
          <w:szCs w:val="24"/>
        </w:rPr>
        <w:t>. 1–15. https://repository.unair.ac.id/104904/4/4. BAB I PENDAHULUAN.pdf</w:t>
      </w:r>
    </w:p>
    <w:p w:rsidR="008C7219" w:rsidRDefault="008C7219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C7219" w:rsidRPr="008C7219" w:rsidRDefault="00CC51FA" w:rsidP="008C7219">
      <w:pPr>
        <w:widowControl w:val="0"/>
        <w:autoSpaceDE w:val="0"/>
        <w:autoSpaceDN w:val="0"/>
        <w:adjustRightInd w:val="0"/>
        <w:spacing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721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C7219" w:rsidRPr="008C721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C7219">
        <w:rPr>
          <w:rFonts w:ascii="Times New Roman" w:hAnsi="Times New Roman" w:cs="Times New Roman"/>
          <w:sz w:val="24"/>
          <w:szCs w:val="24"/>
        </w:rPr>
        <w:fldChar w:fldCharType="separate"/>
      </w:r>
      <w:r w:rsidR="008C7219" w:rsidRPr="008C7219">
        <w:rPr>
          <w:rFonts w:ascii="Times New Roman" w:hAnsi="Times New Roman" w:cs="Times New Roman"/>
          <w:noProof/>
          <w:sz w:val="24"/>
          <w:szCs w:val="24"/>
        </w:rPr>
        <w:t xml:space="preserve">Prastyawati, R., Romadhonni, T., &amp; Pradasari, T. (2021). Skrining Penyakit Menular Pada Ibu Hamil Di Rumah Sakit Umum Daerah Kwaingga Kabupaten Keerom. </w:t>
      </w:r>
      <w:r w:rsidR="008C7219" w:rsidRPr="008C7219">
        <w:rPr>
          <w:rFonts w:ascii="Times New Roman" w:hAnsi="Times New Roman" w:cs="Times New Roman"/>
          <w:i/>
          <w:iCs/>
          <w:noProof/>
          <w:sz w:val="24"/>
          <w:szCs w:val="24"/>
        </w:rPr>
        <w:t>Jurnal Analis Medika Biosains (JAMBS)</w:t>
      </w:r>
      <w:r w:rsidR="008C7219" w:rsidRPr="008C72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C7219" w:rsidRPr="008C721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8C7219" w:rsidRPr="008C7219">
        <w:rPr>
          <w:rFonts w:ascii="Times New Roman" w:hAnsi="Times New Roman" w:cs="Times New Roman"/>
          <w:noProof/>
          <w:sz w:val="24"/>
          <w:szCs w:val="24"/>
        </w:rPr>
        <w:t>(1), 60. https://doi.org/10.32807/jambs.v8i1.205</w:t>
      </w:r>
    </w:p>
    <w:p w:rsidR="00BF0C6E" w:rsidRPr="001011F4" w:rsidRDefault="00CC51FA" w:rsidP="00A672E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7219">
        <w:rPr>
          <w:rFonts w:ascii="Times New Roman" w:hAnsi="Times New Roman" w:cs="Times New Roman"/>
          <w:sz w:val="24"/>
          <w:szCs w:val="24"/>
        </w:rPr>
        <w:fldChar w:fldCharType="end"/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Rahmadani, L. R. L. (2019).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Hubungan Tingkat Pengetahuan Ibu Dan Status Pekerjaan Ibu Terhadap Pemberian Asi Eksklusif Pada Bayi Usia 0-6 Bulan Di Wilayah Kerja Pusekesmas Muara Labuh Tahun 2019</w:t>
      </w:r>
      <w:r w:rsidRPr="001011F4">
        <w:rPr>
          <w:rFonts w:ascii="Times New Roman" w:hAnsi="Times New Roman" w:cs="Times New Roman"/>
          <w:noProof/>
          <w:sz w:val="24"/>
          <w:szCs w:val="24"/>
        </w:rPr>
        <w:t>. http://repo.stikesperintis.ac.id/450/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eder, Martin &amp; Koniak Griffin. (2011). </w:t>
      </w:r>
      <w:r w:rsidRPr="001011F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perawatan Maternitas</w:t>
      </w: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. Buku Kedokteran EGC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55691" w:rsidRDefault="00155691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55691">
        <w:rPr>
          <w:rFonts w:ascii="Times New Roman" w:hAnsi="Times New Roman" w:cs="Times New Roman"/>
          <w:color w:val="000000" w:themeColor="text1"/>
          <w:sz w:val="24"/>
          <w:szCs w:val="24"/>
        </w:rPr>
        <w:t>Sugiyono. (2010). Metode Penelitian Kuantitatif, Kualitatif, dan R&amp;D. Bandung: CV Alfabeta.</w:t>
      </w:r>
    </w:p>
    <w:p w:rsidR="00155691" w:rsidRPr="001011F4" w:rsidRDefault="00155691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Default="00BF0C6E" w:rsidP="00A672E1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Windari, M. M. (2015). Sifilis sekunder pada wanita hamil trimester kedua dan sifilis laten lanjut pada suami.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MEDISAINS: Jurnal Ilmiah Ilmu-Ilmu Kesehatan</w:t>
      </w: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011F4">
        <w:rPr>
          <w:rFonts w:ascii="Times New Roman" w:hAnsi="Times New Roman" w:cs="Times New Roman"/>
          <w:noProof/>
          <w:sz w:val="24"/>
          <w:szCs w:val="24"/>
        </w:rPr>
        <w:t>(3), 1.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1F4">
        <w:rPr>
          <w:rFonts w:ascii="Times New Roman" w:hAnsi="Times New Roman" w:cs="Times New Roman"/>
          <w:noProof/>
          <w:sz w:val="24"/>
          <w:szCs w:val="24"/>
        </w:rPr>
        <w:t xml:space="preserve">Yanti, I. (2020). </w:t>
      </w:r>
      <w:r w:rsidRPr="001011F4">
        <w:rPr>
          <w:rFonts w:ascii="Times New Roman" w:hAnsi="Times New Roman" w:cs="Times New Roman"/>
          <w:i/>
          <w:iCs/>
          <w:noProof/>
          <w:sz w:val="24"/>
          <w:szCs w:val="24"/>
        </w:rPr>
        <w:t>FAKTOR RESIKO SFILIS - COVER - DAFTAR LAMPIRAN.pdf</w:t>
      </w:r>
      <w:r w:rsidRPr="001011F4">
        <w:rPr>
          <w:rFonts w:ascii="Times New Roman" w:hAnsi="Times New Roman" w:cs="Times New Roman"/>
          <w:noProof/>
          <w:sz w:val="24"/>
          <w:szCs w:val="24"/>
        </w:rPr>
        <w:t>. http://repository.universitaspahlawan.ac.id/186/</w:t>
      </w: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wan dan Dewi.2010. </w:t>
      </w:r>
      <w:r w:rsidRPr="001011F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etahuan, Sikap dan perilaku Manusia</w:t>
      </w:r>
      <w:r w:rsidRPr="001011F4">
        <w:rPr>
          <w:rFonts w:ascii="Times New Roman" w:hAnsi="Times New Roman" w:cs="Times New Roman"/>
          <w:color w:val="000000" w:themeColor="text1"/>
          <w:sz w:val="24"/>
          <w:szCs w:val="24"/>
        </w:rPr>
        <w:t>, Nuha Medika Yogyakarta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01A10">
        <w:rPr>
          <w:rFonts w:ascii="Times New Roman" w:hAnsi="Times New Roman" w:cs="Times New Roman"/>
          <w:color w:val="000000" w:themeColor="text1"/>
          <w:sz w:val="24"/>
          <w:szCs w:val="24"/>
        </w:rPr>
        <w:t>https://siha.kemkes.go.id/portal/files_upload/Cover__Isi_Buku_PPIA.pdf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diakses tanggal 19/2/2021 jam 11.46 wib</w:t>
      </w:r>
    </w:p>
    <w:p w:rsidR="00BF0C6E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E22B5">
        <w:rPr>
          <w:rFonts w:ascii="Times New Roman" w:hAnsi="Times New Roman" w:cs="Times New Roman"/>
          <w:color w:val="000000" w:themeColor="text1"/>
          <w:sz w:val="24"/>
          <w:szCs w:val="24"/>
        </w:rPr>
        <w:t>https://siha.kemkes.go.id/portal/files_upload/Laporan_HIV_TW_II_20192.pd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akses tanggal 19/2/2021 jam 13.03 wib</w:t>
      </w:r>
    </w:p>
    <w:p w:rsidR="00BF0C6E" w:rsidRPr="001011F4" w:rsidRDefault="00BF0C6E" w:rsidP="00155691">
      <w:pPr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Pr="001011F4" w:rsidRDefault="00BF0C6E" w:rsidP="00BF0C6E">
      <w:pPr>
        <w:spacing w:after="0" w:line="240" w:lineRule="auto"/>
        <w:ind w:left="99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Pr="001011F4" w:rsidRDefault="00BF0C6E" w:rsidP="00BF0C6E">
      <w:pPr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Pr="001011F4" w:rsidRDefault="00BF0C6E" w:rsidP="00BF0C6E">
      <w:pPr>
        <w:spacing w:after="0" w:line="24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Pr="001011F4" w:rsidRDefault="00BF0C6E" w:rsidP="00BF0C6E">
      <w:pPr>
        <w:spacing w:after="0" w:line="240" w:lineRule="auto"/>
        <w:ind w:left="99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F0C6E" w:rsidRPr="001011F4" w:rsidRDefault="00BF0C6E" w:rsidP="00BF0C6E">
      <w:pPr>
        <w:widowControl w:val="0"/>
        <w:autoSpaceDE w:val="0"/>
        <w:autoSpaceDN w:val="0"/>
        <w:adjustRightInd w:val="0"/>
        <w:spacing w:after="0" w:line="240" w:lineRule="auto"/>
        <w:ind w:left="990" w:hanging="45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:rsidR="00BF0C6E" w:rsidRDefault="00CC51FA" w:rsidP="00BF0C6E">
      <w:pPr>
        <w:spacing w:line="240" w:lineRule="auto"/>
        <w:ind w:left="990" w:hanging="450"/>
        <w:sectPr w:rsidR="00BF0C6E" w:rsidSect="00E95405">
          <w:headerReference w:type="default" r:id="rId7"/>
          <w:footerReference w:type="first" r:id="rId8"/>
          <w:pgSz w:w="11907" w:h="16839" w:code="9"/>
          <w:pgMar w:top="1699" w:right="1699" w:bottom="1699" w:left="2275" w:header="720" w:footer="720" w:gutter="0"/>
          <w:pgNumType w:start="84"/>
          <w:cols w:space="720"/>
          <w:titlePg/>
          <w:docGrid w:linePitch="360"/>
        </w:sect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16520C" w:rsidRDefault="0016520C"/>
    <w:sectPr w:rsidR="0016520C" w:rsidSect="00BF0C6E">
      <w:pgSz w:w="12240" w:h="15840"/>
      <w:pgMar w:top="2275" w:right="1699" w:bottom="1699" w:left="2275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F1182" w:rsidRDefault="002F1182" w:rsidP="00BF0C6E">
      <w:pPr>
        <w:spacing w:after="0" w:line="240" w:lineRule="auto"/>
      </w:pPr>
      <w:r>
        <w:separator/>
      </w:r>
    </w:p>
  </w:endnote>
  <w:endnote w:type="continuationSeparator" w:id="1">
    <w:p w:rsidR="002F1182" w:rsidRDefault="002F1182" w:rsidP="00BF0C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823041"/>
      <w:docPartObj>
        <w:docPartGallery w:val="Page Numbers (Bottom of Page)"/>
        <w:docPartUnique/>
      </w:docPartObj>
    </w:sdtPr>
    <w:sdtContent>
      <w:p w:rsidR="00BF0C6E" w:rsidRDefault="00CC51FA">
        <w:pPr>
          <w:pStyle w:val="Footer"/>
          <w:jc w:val="center"/>
        </w:pPr>
        <w:fldSimple w:instr=" PAGE   \* MERGEFORMAT ">
          <w:r w:rsidR="005B3BE6">
            <w:rPr>
              <w:noProof/>
            </w:rPr>
            <w:t>84</w:t>
          </w:r>
        </w:fldSimple>
      </w:p>
    </w:sdtContent>
  </w:sdt>
  <w:p w:rsidR="00BF0C6E" w:rsidRDefault="00BF0C6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F1182" w:rsidRDefault="002F1182" w:rsidP="00BF0C6E">
      <w:pPr>
        <w:spacing w:after="0" w:line="240" w:lineRule="auto"/>
      </w:pPr>
      <w:r>
        <w:separator/>
      </w:r>
    </w:p>
  </w:footnote>
  <w:footnote w:type="continuationSeparator" w:id="1">
    <w:p w:rsidR="002F1182" w:rsidRDefault="002F1182" w:rsidP="00BF0C6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823042"/>
      <w:docPartObj>
        <w:docPartGallery w:val="Page Numbers (Top of Page)"/>
        <w:docPartUnique/>
      </w:docPartObj>
    </w:sdtPr>
    <w:sdtContent>
      <w:p w:rsidR="00BF0C6E" w:rsidRDefault="00CC51FA">
        <w:pPr>
          <w:pStyle w:val="Header"/>
          <w:jc w:val="right"/>
        </w:pPr>
        <w:fldSimple w:instr=" PAGE   \* MERGEFORMAT ">
          <w:r w:rsidR="005B3BE6">
            <w:rPr>
              <w:noProof/>
            </w:rPr>
            <w:t>85</w:t>
          </w:r>
        </w:fldSimple>
      </w:p>
    </w:sdtContent>
  </w:sdt>
  <w:p w:rsidR="00BF0C6E" w:rsidRDefault="00BF0C6E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BF0C6E"/>
    <w:rsid w:val="000127C3"/>
    <w:rsid w:val="00020BF8"/>
    <w:rsid w:val="000226EE"/>
    <w:rsid w:val="00022FC6"/>
    <w:rsid w:val="00024C55"/>
    <w:rsid w:val="00031280"/>
    <w:rsid w:val="000743DA"/>
    <w:rsid w:val="00075CDF"/>
    <w:rsid w:val="00080E16"/>
    <w:rsid w:val="0008552C"/>
    <w:rsid w:val="000A45BD"/>
    <w:rsid w:val="000A79FF"/>
    <w:rsid w:val="000B1783"/>
    <w:rsid w:val="000C549D"/>
    <w:rsid w:val="000D1789"/>
    <w:rsid w:val="000E2607"/>
    <w:rsid w:val="000F6FD5"/>
    <w:rsid w:val="00101FF5"/>
    <w:rsid w:val="00105752"/>
    <w:rsid w:val="001120F8"/>
    <w:rsid w:val="00113EC9"/>
    <w:rsid w:val="00125CF8"/>
    <w:rsid w:val="00144DFA"/>
    <w:rsid w:val="00147C6B"/>
    <w:rsid w:val="00150001"/>
    <w:rsid w:val="00155691"/>
    <w:rsid w:val="0015775F"/>
    <w:rsid w:val="0016520C"/>
    <w:rsid w:val="00176A26"/>
    <w:rsid w:val="001806C7"/>
    <w:rsid w:val="001862C5"/>
    <w:rsid w:val="00186640"/>
    <w:rsid w:val="00193DD8"/>
    <w:rsid w:val="00196F50"/>
    <w:rsid w:val="00197FD8"/>
    <w:rsid w:val="001B0E08"/>
    <w:rsid w:val="001B1214"/>
    <w:rsid w:val="001B17EF"/>
    <w:rsid w:val="001B35DC"/>
    <w:rsid w:val="001D060B"/>
    <w:rsid w:val="001F05BF"/>
    <w:rsid w:val="0020679C"/>
    <w:rsid w:val="0021316D"/>
    <w:rsid w:val="00217D7D"/>
    <w:rsid w:val="002300E6"/>
    <w:rsid w:val="0023352D"/>
    <w:rsid w:val="002443DB"/>
    <w:rsid w:val="00270416"/>
    <w:rsid w:val="00274769"/>
    <w:rsid w:val="002F1182"/>
    <w:rsid w:val="002F5BEB"/>
    <w:rsid w:val="00315849"/>
    <w:rsid w:val="00324783"/>
    <w:rsid w:val="003311EC"/>
    <w:rsid w:val="00341A53"/>
    <w:rsid w:val="00365419"/>
    <w:rsid w:val="003869F4"/>
    <w:rsid w:val="003A0A68"/>
    <w:rsid w:val="003A7D2D"/>
    <w:rsid w:val="003B7DD7"/>
    <w:rsid w:val="003D0B14"/>
    <w:rsid w:val="003F2976"/>
    <w:rsid w:val="003F3ED1"/>
    <w:rsid w:val="003F4086"/>
    <w:rsid w:val="003F52FA"/>
    <w:rsid w:val="004108F0"/>
    <w:rsid w:val="00414814"/>
    <w:rsid w:val="00423F37"/>
    <w:rsid w:val="004253CC"/>
    <w:rsid w:val="00433614"/>
    <w:rsid w:val="0043604C"/>
    <w:rsid w:val="00444D16"/>
    <w:rsid w:val="00445F25"/>
    <w:rsid w:val="004647E0"/>
    <w:rsid w:val="00493E88"/>
    <w:rsid w:val="00495CD2"/>
    <w:rsid w:val="004B2708"/>
    <w:rsid w:val="004C4D52"/>
    <w:rsid w:val="004F39CE"/>
    <w:rsid w:val="00517130"/>
    <w:rsid w:val="00523A88"/>
    <w:rsid w:val="005324BB"/>
    <w:rsid w:val="00542B5E"/>
    <w:rsid w:val="005547CF"/>
    <w:rsid w:val="00556B93"/>
    <w:rsid w:val="0056490A"/>
    <w:rsid w:val="005A250C"/>
    <w:rsid w:val="005A4EFE"/>
    <w:rsid w:val="005B3BE6"/>
    <w:rsid w:val="005B4EC4"/>
    <w:rsid w:val="005C0AD6"/>
    <w:rsid w:val="005E7235"/>
    <w:rsid w:val="005F71BE"/>
    <w:rsid w:val="00601D08"/>
    <w:rsid w:val="00612E58"/>
    <w:rsid w:val="00625EC3"/>
    <w:rsid w:val="00644444"/>
    <w:rsid w:val="00675576"/>
    <w:rsid w:val="00680D8D"/>
    <w:rsid w:val="006A1FC0"/>
    <w:rsid w:val="006A57C2"/>
    <w:rsid w:val="006A6592"/>
    <w:rsid w:val="006C0032"/>
    <w:rsid w:val="006C0752"/>
    <w:rsid w:val="006D2D54"/>
    <w:rsid w:val="006F1B93"/>
    <w:rsid w:val="006F50A4"/>
    <w:rsid w:val="0070109C"/>
    <w:rsid w:val="00717673"/>
    <w:rsid w:val="00727A92"/>
    <w:rsid w:val="007309FA"/>
    <w:rsid w:val="00761C22"/>
    <w:rsid w:val="00765055"/>
    <w:rsid w:val="007653A7"/>
    <w:rsid w:val="007708D6"/>
    <w:rsid w:val="00783325"/>
    <w:rsid w:val="007975EA"/>
    <w:rsid w:val="007B036E"/>
    <w:rsid w:val="007B6286"/>
    <w:rsid w:val="007C5197"/>
    <w:rsid w:val="007C68A9"/>
    <w:rsid w:val="007D6B7A"/>
    <w:rsid w:val="008325C7"/>
    <w:rsid w:val="0083697A"/>
    <w:rsid w:val="00856E3A"/>
    <w:rsid w:val="0087424A"/>
    <w:rsid w:val="008870B4"/>
    <w:rsid w:val="008C0AEE"/>
    <w:rsid w:val="008C7219"/>
    <w:rsid w:val="00900FDC"/>
    <w:rsid w:val="009032A2"/>
    <w:rsid w:val="00914D62"/>
    <w:rsid w:val="00917194"/>
    <w:rsid w:val="00922D9F"/>
    <w:rsid w:val="00950AE0"/>
    <w:rsid w:val="00951CC6"/>
    <w:rsid w:val="00965FE4"/>
    <w:rsid w:val="00974BC0"/>
    <w:rsid w:val="00985DB5"/>
    <w:rsid w:val="00992B69"/>
    <w:rsid w:val="00996D3F"/>
    <w:rsid w:val="009C4A12"/>
    <w:rsid w:val="009C6861"/>
    <w:rsid w:val="009D731D"/>
    <w:rsid w:val="009E3F67"/>
    <w:rsid w:val="009F2022"/>
    <w:rsid w:val="009F3DF3"/>
    <w:rsid w:val="00A05268"/>
    <w:rsid w:val="00A15EA8"/>
    <w:rsid w:val="00A23C67"/>
    <w:rsid w:val="00A24C86"/>
    <w:rsid w:val="00A26F6F"/>
    <w:rsid w:val="00A54C72"/>
    <w:rsid w:val="00A575DC"/>
    <w:rsid w:val="00A672E1"/>
    <w:rsid w:val="00A86C19"/>
    <w:rsid w:val="00A964DC"/>
    <w:rsid w:val="00AD2F05"/>
    <w:rsid w:val="00AE120B"/>
    <w:rsid w:val="00AF3C68"/>
    <w:rsid w:val="00AF6357"/>
    <w:rsid w:val="00AF79C9"/>
    <w:rsid w:val="00B07960"/>
    <w:rsid w:val="00B13234"/>
    <w:rsid w:val="00B15827"/>
    <w:rsid w:val="00B3111A"/>
    <w:rsid w:val="00B3499D"/>
    <w:rsid w:val="00B4141D"/>
    <w:rsid w:val="00B43F78"/>
    <w:rsid w:val="00B6620A"/>
    <w:rsid w:val="00B6788F"/>
    <w:rsid w:val="00B67F6C"/>
    <w:rsid w:val="00B716CE"/>
    <w:rsid w:val="00B72C93"/>
    <w:rsid w:val="00BB792D"/>
    <w:rsid w:val="00BD2A93"/>
    <w:rsid w:val="00BD7DC1"/>
    <w:rsid w:val="00BF0C6E"/>
    <w:rsid w:val="00BF31C5"/>
    <w:rsid w:val="00BF332E"/>
    <w:rsid w:val="00C0195F"/>
    <w:rsid w:val="00C02CBE"/>
    <w:rsid w:val="00C12971"/>
    <w:rsid w:val="00C15C44"/>
    <w:rsid w:val="00C24508"/>
    <w:rsid w:val="00C32C63"/>
    <w:rsid w:val="00C415F5"/>
    <w:rsid w:val="00C5583A"/>
    <w:rsid w:val="00C624DA"/>
    <w:rsid w:val="00C62B3A"/>
    <w:rsid w:val="00C86AB4"/>
    <w:rsid w:val="00C87D6E"/>
    <w:rsid w:val="00C91890"/>
    <w:rsid w:val="00C94DC5"/>
    <w:rsid w:val="00CA28F0"/>
    <w:rsid w:val="00CA2CBE"/>
    <w:rsid w:val="00CB19D8"/>
    <w:rsid w:val="00CC51FA"/>
    <w:rsid w:val="00CD052A"/>
    <w:rsid w:val="00CD2698"/>
    <w:rsid w:val="00CD4FEE"/>
    <w:rsid w:val="00CE157E"/>
    <w:rsid w:val="00CE2BF2"/>
    <w:rsid w:val="00CF6A45"/>
    <w:rsid w:val="00D028D0"/>
    <w:rsid w:val="00D041B1"/>
    <w:rsid w:val="00D11F7C"/>
    <w:rsid w:val="00D12933"/>
    <w:rsid w:val="00D148F3"/>
    <w:rsid w:val="00D25AEE"/>
    <w:rsid w:val="00D35B84"/>
    <w:rsid w:val="00D44845"/>
    <w:rsid w:val="00D520F1"/>
    <w:rsid w:val="00D74472"/>
    <w:rsid w:val="00D86C88"/>
    <w:rsid w:val="00DB0F4A"/>
    <w:rsid w:val="00DB1561"/>
    <w:rsid w:val="00DB3792"/>
    <w:rsid w:val="00DC07EF"/>
    <w:rsid w:val="00DD5B49"/>
    <w:rsid w:val="00DF3B6D"/>
    <w:rsid w:val="00DF754D"/>
    <w:rsid w:val="00E220E5"/>
    <w:rsid w:val="00E254A7"/>
    <w:rsid w:val="00E27DBE"/>
    <w:rsid w:val="00E5538D"/>
    <w:rsid w:val="00E6003C"/>
    <w:rsid w:val="00E67037"/>
    <w:rsid w:val="00E71C02"/>
    <w:rsid w:val="00E7611E"/>
    <w:rsid w:val="00E81208"/>
    <w:rsid w:val="00E842CB"/>
    <w:rsid w:val="00E90A47"/>
    <w:rsid w:val="00E95405"/>
    <w:rsid w:val="00EA5D71"/>
    <w:rsid w:val="00EA6944"/>
    <w:rsid w:val="00EB5DA7"/>
    <w:rsid w:val="00EB79D9"/>
    <w:rsid w:val="00EE5878"/>
    <w:rsid w:val="00EE7794"/>
    <w:rsid w:val="00EF6776"/>
    <w:rsid w:val="00EF7966"/>
    <w:rsid w:val="00F013C8"/>
    <w:rsid w:val="00F036A4"/>
    <w:rsid w:val="00F03733"/>
    <w:rsid w:val="00F16A54"/>
    <w:rsid w:val="00F21C09"/>
    <w:rsid w:val="00F37BFD"/>
    <w:rsid w:val="00F43C47"/>
    <w:rsid w:val="00F448A1"/>
    <w:rsid w:val="00F45D74"/>
    <w:rsid w:val="00F518FB"/>
    <w:rsid w:val="00F53EF8"/>
    <w:rsid w:val="00F562FF"/>
    <w:rsid w:val="00F67363"/>
    <w:rsid w:val="00F7110D"/>
    <w:rsid w:val="00F75A2D"/>
    <w:rsid w:val="00F94793"/>
    <w:rsid w:val="00FB14F5"/>
    <w:rsid w:val="00FB240F"/>
    <w:rsid w:val="00FC4A50"/>
    <w:rsid w:val="00FE34F7"/>
    <w:rsid w:val="00FE4196"/>
    <w:rsid w:val="00FF32B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0C6E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F0C6E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BF0C6E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BF0C6E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F0C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0C6E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BF0C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0C6E"/>
    <w:rPr>
      <w:rFonts w:eastAsiaTheme="minorEastAsi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83C5429-12EA-47EE-8042-57AA05C784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3</Pages>
  <Words>510</Words>
  <Characters>2912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PTOP</dc:creator>
  <cp:lastModifiedBy>LAPTOP</cp:lastModifiedBy>
  <cp:revision>4</cp:revision>
  <cp:lastPrinted>2022-06-02T10:57:00Z</cp:lastPrinted>
  <dcterms:created xsi:type="dcterms:W3CDTF">2022-04-18T13:04:00Z</dcterms:created>
  <dcterms:modified xsi:type="dcterms:W3CDTF">2022-06-05T1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